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ackground w:color="FFFFFF" w:themeColor="background1"/>
  <w:body>
    <w:p w14:paraId="5D038A2D" w14:textId="77777777" w:rsidR="009C0F3D" w:rsidRPr="00A44C09" w:rsidRDefault="009C0F3D" w:rsidP="009C0F3D">
      <w:pPr>
        <w:spacing w:after="0" w:line="480" w:lineRule="auto"/>
        <w:jc w:val="center"/>
        <w:rPr>
          <w:rFonts w:cs="Times New Roman"/>
          <w:b/>
          <w:bCs/>
          <w:szCs w:val="24"/>
        </w:rPr>
      </w:pPr>
      <w:bookmarkStart w:id="0" w:name="_GoBack"/>
      <w:bookmarkEnd w:id="0"/>
      <w:r w:rsidRPr="00A44C09">
        <w:rPr>
          <w:rFonts w:cs="Times New Roman"/>
          <w:b/>
          <w:bCs/>
          <w:szCs w:val="24"/>
        </w:rPr>
        <w:t>DAFTAR REFERENSI</w:t>
      </w:r>
    </w:p>
    <w:p w14:paraId="6BD8D0BD" w14:textId="77777777" w:rsidR="009C0F3D" w:rsidRPr="00A44C09" w:rsidRDefault="009C0F3D" w:rsidP="009C0F3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 w:val="22"/>
        </w:rPr>
      </w:pPr>
      <w:r w:rsidRPr="00A44C09">
        <w:rPr>
          <w:rFonts w:cs="Times New Roman"/>
          <w:b/>
          <w:bCs/>
          <w:sz w:val="22"/>
          <w:szCs w:val="20"/>
        </w:rPr>
        <w:fldChar w:fldCharType="begin" w:fldLock="1"/>
      </w:r>
      <w:r w:rsidRPr="00A44C09">
        <w:rPr>
          <w:rFonts w:cs="Times New Roman"/>
          <w:b/>
          <w:bCs/>
          <w:sz w:val="22"/>
          <w:szCs w:val="20"/>
        </w:rPr>
        <w:instrText xml:space="preserve">ADDIN Mendeley Bibliography CSL_BIBLIOGRAPHY </w:instrText>
      </w:r>
      <w:r w:rsidRPr="00A44C09">
        <w:rPr>
          <w:rFonts w:cs="Times New Roman"/>
          <w:b/>
          <w:bCs/>
          <w:sz w:val="22"/>
          <w:szCs w:val="20"/>
        </w:rPr>
        <w:fldChar w:fldCharType="separate"/>
      </w:r>
      <w:r w:rsidRPr="00A44C09">
        <w:rPr>
          <w:rFonts w:cs="Times New Roman"/>
          <w:noProof/>
          <w:sz w:val="22"/>
        </w:rPr>
        <w:t>Abrams, Randy. 1999. “GIVING THE EICAR TEST FILE SOME TEETH.”</w:t>
      </w:r>
    </w:p>
    <w:p w14:paraId="77CCCE2E" w14:textId="77777777" w:rsidR="009C0F3D" w:rsidRPr="00A44C09" w:rsidRDefault="009C0F3D" w:rsidP="009C0F3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 w:val="22"/>
        </w:rPr>
      </w:pPr>
    </w:p>
    <w:p w14:paraId="070EADBB" w14:textId="77777777" w:rsidR="009C0F3D" w:rsidRPr="00A44C09" w:rsidRDefault="009C0F3D" w:rsidP="009C0F3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 w:val="22"/>
        </w:rPr>
      </w:pPr>
      <w:r w:rsidRPr="00A44C09">
        <w:rPr>
          <w:rFonts w:cs="Times New Roman"/>
          <w:noProof/>
          <w:sz w:val="22"/>
        </w:rPr>
        <w:t>Ardhi, Naufal Herdyputra. 2020. “Pelacakan Geolocation Pada Forensik Email Terintegrasi Dengan Twitter Geo-Social Network.” jakarta. https://repository.uinjkt.ac.id/dspace/bitstream/123456789/53623/1/NAUFAL HERDYPUTRA ARDHI-FST.pdf.</w:t>
      </w:r>
    </w:p>
    <w:p w14:paraId="592B8B84" w14:textId="77777777" w:rsidR="009C0F3D" w:rsidRPr="00A44C09" w:rsidRDefault="009C0F3D" w:rsidP="009C0F3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 w:val="22"/>
        </w:rPr>
      </w:pPr>
    </w:p>
    <w:p w14:paraId="769423B6" w14:textId="77777777" w:rsidR="009C0F3D" w:rsidRPr="00A44C09" w:rsidRDefault="009C0F3D" w:rsidP="009C0F3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 w:val="22"/>
        </w:rPr>
      </w:pPr>
      <w:r w:rsidRPr="00A44C09">
        <w:rPr>
          <w:rFonts w:cs="Times New Roman"/>
          <w:noProof/>
          <w:sz w:val="22"/>
        </w:rPr>
        <w:t xml:space="preserve">Chandra, Wirawan Nathaniel, Gede Indrawan, and I Nyoman Sukajaya. 2016. “Spam Filtering Dengan Metode Pos Tagger Dan Klasifikasi Naïve Bayes.” </w:t>
      </w:r>
      <w:r w:rsidRPr="00A44C09">
        <w:rPr>
          <w:rFonts w:cs="Times New Roman"/>
          <w:i/>
          <w:iCs/>
          <w:noProof/>
          <w:sz w:val="22"/>
        </w:rPr>
        <w:t>Jurnal Ilmiah Teknologi Informasi Asia</w:t>
      </w:r>
      <w:r w:rsidRPr="00A44C09">
        <w:rPr>
          <w:rFonts w:cs="Times New Roman"/>
          <w:noProof/>
          <w:sz w:val="22"/>
        </w:rPr>
        <w:t xml:space="preserve"> 10(1): 47–55.</w:t>
      </w:r>
    </w:p>
    <w:p w14:paraId="2C2AF860" w14:textId="77777777" w:rsidR="009C0F3D" w:rsidRPr="00A44C09" w:rsidRDefault="009C0F3D" w:rsidP="009C0F3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 w:val="22"/>
        </w:rPr>
      </w:pPr>
    </w:p>
    <w:p w14:paraId="07874D13" w14:textId="77777777" w:rsidR="009C0F3D" w:rsidRPr="00A44C09" w:rsidRDefault="009C0F3D" w:rsidP="009C0F3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 w:val="22"/>
        </w:rPr>
      </w:pPr>
      <w:r w:rsidRPr="00A44C09">
        <w:rPr>
          <w:rFonts w:cs="Times New Roman"/>
          <w:noProof/>
          <w:sz w:val="22"/>
        </w:rPr>
        <w:t xml:space="preserve">Desmira, Dwi Sumarto, and Ririn Yuliani. 2017. “Rancang Bangun Mail Server Berbasis Squirrelmail Menggunakan MTA (Mail Transfer Agent) Pada PT. Teras Inti Media.” </w:t>
      </w:r>
      <w:r w:rsidRPr="00A44C09">
        <w:rPr>
          <w:rFonts w:cs="Times New Roman"/>
          <w:i/>
          <w:iCs/>
          <w:noProof/>
          <w:sz w:val="22"/>
        </w:rPr>
        <w:t>Jurnal Prosisko</w:t>
      </w:r>
      <w:r w:rsidRPr="00A44C09">
        <w:rPr>
          <w:rFonts w:cs="Times New Roman"/>
          <w:noProof/>
          <w:sz w:val="22"/>
        </w:rPr>
        <w:t xml:space="preserve"> 4(2): 55–59. http://e-jurnal.lppmunsera.org/index.php/PROSISKO/article/view/392.</w:t>
      </w:r>
    </w:p>
    <w:p w14:paraId="6CA48F57" w14:textId="77777777" w:rsidR="009C0F3D" w:rsidRPr="00A44C09" w:rsidRDefault="009C0F3D" w:rsidP="009C0F3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 w:val="22"/>
        </w:rPr>
      </w:pPr>
    </w:p>
    <w:p w14:paraId="001BFAB7" w14:textId="77777777" w:rsidR="009C0F3D" w:rsidRPr="00A44C09" w:rsidRDefault="009C0F3D" w:rsidP="009C0F3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 w:val="22"/>
        </w:rPr>
      </w:pPr>
      <w:r w:rsidRPr="00A44C09">
        <w:rPr>
          <w:rFonts w:cs="Times New Roman"/>
          <w:noProof/>
          <w:sz w:val="22"/>
        </w:rPr>
        <w:t>Erfanti, Fatkhiyah;, Ardiantoro; Taufik, and Triyono Joko. 2016. “Jurnal JARKOM Vol. 4 No. 1 Desember 2016 OPTIMALISASI RANCANGAN JARINGAN KOMPUTER MENGGUNAKAN GOOGLE SKETCHUP - PDF Free Download.Pdf.” 4(2): 82–89.</w:t>
      </w:r>
    </w:p>
    <w:p w14:paraId="4C6DE691" w14:textId="77777777" w:rsidR="009C0F3D" w:rsidRPr="00A44C09" w:rsidRDefault="009C0F3D" w:rsidP="009C0F3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 w:val="22"/>
        </w:rPr>
      </w:pPr>
    </w:p>
    <w:p w14:paraId="2F332956" w14:textId="77777777" w:rsidR="009C0F3D" w:rsidRPr="00A44C09" w:rsidRDefault="009C0F3D" w:rsidP="009C0F3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 w:val="22"/>
        </w:rPr>
      </w:pPr>
      <w:r w:rsidRPr="00A44C09">
        <w:rPr>
          <w:rFonts w:cs="Times New Roman"/>
          <w:noProof/>
          <w:sz w:val="22"/>
        </w:rPr>
        <w:t xml:space="preserve">Fachrurrazi, Sayed. 2014. “Penerapan Metode Pembeda Markov Pada Proses Pemfilteran Email Spam.” </w:t>
      </w:r>
      <w:r w:rsidRPr="00A44C09">
        <w:rPr>
          <w:rFonts w:cs="Times New Roman"/>
          <w:i/>
          <w:iCs/>
          <w:noProof/>
          <w:sz w:val="22"/>
        </w:rPr>
        <w:t>Jurnal Penelitian Teknik Informatika</w:t>
      </w:r>
      <w:r w:rsidRPr="00A44C09">
        <w:rPr>
          <w:rFonts w:cs="Times New Roman"/>
          <w:noProof/>
          <w:sz w:val="22"/>
        </w:rPr>
        <w:t xml:space="preserve"> 4.</w:t>
      </w:r>
    </w:p>
    <w:p w14:paraId="58C5963E" w14:textId="77777777" w:rsidR="009C0F3D" w:rsidRPr="00A44C09" w:rsidRDefault="009C0F3D" w:rsidP="009C0F3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 w:val="22"/>
        </w:rPr>
      </w:pPr>
    </w:p>
    <w:p w14:paraId="2F21A5BC" w14:textId="77777777" w:rsidR="009C0F3D" w:rsidRPr="00A44C09" w:rsidRDefault="009C0F3D" w:rsidP="009C0F3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 w:val="22"/>
        </w:rPr>
      </w:pPr>
      <w:r w:rsidRPr="00A44C09">
        <w:rPr>
          <w:rFonts w:cs="Times New Roman"/>
          <w:noProof/>
          <w:sz w:val="22"/>
        </w:rPr>
        <w:t>Ginantra, I Ketut, Ahmad Adil, Lilik Widyawati, and I Putu Hariyadi. “ANALISIS MERANCANG CENTOS WEB PANEL UNTUK MANAJEMEN VIRTUAL PRIVATE SERVER.” 3: 1–12. http://repository.universitasbumigora.ac.id/505/9/1610530197-Artikel.pdf.</w:t>
      </w:r>
    </w:p>
    <w:p w14:paraId="38DFF5A3" w14:textId="77777777" w:rsidR="009C0F3D" w:rsidRPr="00A44C09" w:rsidRDefault="009C0F3D" w:rsidP="009C0F3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 w:val="22"/>
        </w:rPr>
      </w:pPr>
    </w:p>
    <w:p w14:paraId="02DF4DFA" w14:textId="77777777" w:rsidR="009C0F3D" w:rsidRPr="00A44C09" w:rsidRDefault="009C0F3D" w:rsidP="009C0F3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 w:val="22"/>
        </w:rPr>
      </w:pPr>
      <w:r w:rsidRPr="00A44C09">
        <w:rPr>
          <w:rFonts w:cs="Times New Roman"/>
          <w:noProof/>
          <w:sz w:val="22"/>
        </w:rPr>
        <w:t>Hanif, Naufal. 2018. “Analisa Penerapan Domainkeys Identified Mail ( Dkim ), Sender Policy Framework ( Spf ), Anti Spam , Dan Anti Virus Pada Mail Server.”</w:t>
      </w:r>
    </w:p>
    <w:p w14:paraId="4BBF288A" w14:textId="77777777" w:rsidR="009C0F3D" w:rsidRPr="00A44C09" w:rsidRDefault="009C0F3D" w:rsidP="009C0F3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 w:val="22"/>
        </w:rPr>
      </w:pPr>
    </w:p>
    <w:p w14:paraId="7F83233A" w14:textId="77777777" w:rsidR="009C0F3D" w:rsidRPr="00A44C09" w:rsidRDefault="009C0F3D" w:rsidP="009C0F3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 w:val="22"/>
        </w:rPr>
      </w:pPr>
      <w:r w:rsidRPr="00A44C09">
        <w:rPr>
          <w:rFonts w:cs="Times New Roman"/>
          <w:noProof/>
          <w:sz w:val="22"/>
        </w:rPr>
        <w:t xml:space="preserve">Haryanto, Muhammad Dedy, and Imam Riadi. 2014. “Analisa Dan Optimalisasi Jaringan Menggunakan Teknik Load Balancing.” </w:t>
      </w:r>
      <w:r w:rsidRPr="00A44C09">
        <w:rPr>
          <w:rFonts w:cs="Times New Roman"/>
          <w:i/>
          <w:iCs/>
          <w:noProof/>
          <w:sz w:val="22"/>
        </w:rPr>
        <w:t>Jurnal Sarjana Teknik Informatika</w:t>
      </w:r>
      <w:r w:rsidRPr="00A44C09">
        <w:rPr>
          <w:rFonts w:cs="Times New Roman"/>
          <w:noProof/>
          <w:sz w:val="22"/>
        </w:rPr>
        <w:t xml:space="preserve"> 2: 1370–78. http://www.mendeley.com/research/analisa-dan-optimalisasi-jaringan-menggunakan-teknik-load-balancing.</w:t>
      </w:r>
    </w:p>
    <w:p w14:paraId="64EB6AE5" w14:textId="77777777" w:rsidR="009C0F3D" w:rsidRPr="00A44C09" w:rsidRDefault="009C0F3D" w:rsidP="009C0F3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 w:val="22"/>
        </w:rPr>
      </w:pPr>
    </w:p>
    <w:p w14:paraId="3670B2BA" w14:textId="77777777" w:rsidR="009C0F3D" w:rsidRPr="00A44C09" w:rsidRDefault="009C0F3D" w:rsidP="009C0F3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 w:val="22"/>
        </w:rPr>
      </w:pPr>
      <w:r w:rsidRPr="00A44C09">
        <w:rPr>
          <w:rFonts w:cs="Times New Roman"/>
          <w:noProof/>
          <w:sz w:val="22"/>
        </w:rPr>
        <w:t xml:space="preserve">Hoiriyah, Bambang Sugiantoro, and Yudi Prayudi. 2016. “Investigasi Forensik Pada E-Mail Spoofing Menggunakan Metode Header Analysis.” </w:t>
      </w:r>
      <w:r w:rsidRPr="00A44C09">
        <w:rPr>
          <w:rFonts w:cs="Times New Roman"/>
          <w:i/>
          <w:iCs/>
          <w:noProof/>
          <w:sz w:val="22"/>
        </w:rPr>
        <w:t>jurnal ilmiah dasi</w:t>
      </w:r>
      <w:r w:rsidRPr="00A44C09">
        <w:rPr>
          <w:rFonts w:cs="Times New Roman"/>
          <w:noProof/>
          <w:sz w:val="22"/>
        </w:rPr>
        <w:t xml:space="preserve"> 17(4): 20–25.</w:t>
      </w:r>
    </w:p>
    <w:p w14:paraId="1C8553C0" w14:textId="77777777" w:rsidR="009C0F3D" w:rsidRPr="00A44C09" w:rsidRDefault="009C0F3D" w:rsidP="009C0F3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 w:val="22"/>
        </w:rPr>
      </w:pPr>
    </w:p>
    <w:p w14:paraId="41EABFD8" w14:textId="77777777" w:rsidR="009C0F3D" w:rsidRPr="00A44C09" w:rsidRDefault="009C0F3D" w:rsidP="009C0F3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 w:val="22"/>
        </w:rPr>
      </w:pPr>
      <w:r w:rsidRPr="00A44C09">
        <w:rPr>
          <w:rFonts w:cs="Times New Roman"/>
          <w:noProof/>
          <w:sz w:val="22"/>
        </w:rPr>
        <w:t>Klop, Isaac, and Kevin Csuka. 2018. “Automated End-to-End e-Mail Component Testing.”</w:t>
      </w:r>
    </w:p>
    <w:p w14:paraId="65CEAC2A" w14:textId="77777777" w:rsidR="009C0F3D" w:rsidRPr="00A44C09" w:rsidRDefault="009C0F3D" w:rsidP="009C0F3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 w:val="22"/>
        </w:rPr>
      </w:pPr>
      <w:r w:rsidRPr="00A44C09">
        <w:rPr>
          <w:rFonts w:cs="Times New Roman"/>
          <w:noProof/>
          <w:sz w:val="22"/>
        </w:rPr>
        <w:t xml:space="preserve">Kusmaya. 2016. “Implementasi Mail Server Menggunakan Postfix.” </w:t>
      </w:r>
      <w:r w:rsidRPr="00A44C09">
        <w:rPr>
          <w:rFonts w:cs="Times New Roman"/>
          <w:i/>
          <w:iCs/>
          <w:noProof/>
          <w:sz w:val="22"/>
        </w:rPr>
        <w:t>Jurnal Informasi</w:t>
      </w:r>
      <w:r w:rsidRPr="00A44C09">
        <w:rPr>
          <w:rFonts w:cs="Times New Roman"/>
          <w:noProof/>
          <w:sz w:val="22"/>
        </w:rPr>
        <w:t xml:space="preserve"> VIII(2): 49–69.</w:t>
      </w:r>
    </w:p>
    <w:p w14:paraId="44AFBA46" w14:textId="77777777" w:rsidR="009C0F3D" w:rsidRPr="00A44C09" w:rsidRDefault="009C0F3D" w:rsidP="009C0F3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 w:val="22"/>
        </w:rPr>
      </w:pPr>
    </w:p>
    <w:p w14:paraId="2489E24D" w14:textId="77777777" w:rsidR="009C0F3D" w:rsidRPr="00A44C09" w:rsidRDefault="009C0F3D" w:rsidP="009C0F3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 w:val="22"/>
        </w:rPr>
      </w:pPr>
      <w:r w:rsidRPr="00A44C09">
        <w:rPr>
          <w:rFonts w:cs="Times New Roman"/>
          <w:noProof/>
          <w:sz w:val="22"/>
        </w:rPr>
        <w:t xml:space="preserve">Muarif, Muhammad Imam, and Dadan Irwan. 2018. “Sistem Auto Backup Elektronik Mail Pada Mail Server Menggunakan Cron Job.” </w:t>
      </w:r>
      <w:r w:rsidRPr="00A44C09">
        <w:rPr>
          <w:rFonts w:cs="Times New Roman"/>
          <w:i/>
          <w:iCs/>
          <w:noProof/>
          <w:sz w:val="22"/>
        </w:rPr>
        <w:t xml:space="preserve">PIKSEL : Penelitian Ilmu </w:t>
      </w:r>
      <w:r w:rsidRPr="00A44C09">
        <w:rPr>
          <w:rFonts w:cs="Times New Roman"/>
          <w:i/>
          <w:iCs/>
          <w:noProof/>
          <w:sz w:val="22"/>
        </w:rPr>
        <w:lastRenderedPageBreak/>
        <w:t>Komputer Sistem Embedded and Logic</w:t>
      </w:r>
      <w:r w:rsidRPr="00A44C09">
        <w:rPr>
          <w:rFonts w:cs="Times New Roman"/>
          <w:noProof/>
          <w:sz w:val="22"/>
        </w:rPr>
        <w:t xml:space="preserve"> 5(2): 79–90.</w:t>
      </w:r>
    </w:p>
    <w:p w14:paraId="58BB79C4" w14:textId="77777777" w:rsidR="009C0F3D" w:rsidRPr="00A44C09" w:rsidRDefault="009C0F3D" w:rsidP="009C0F3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 w:val="22"/>
        </w:rPr>
      </w:pPr>
    </w:p>
    <w:p w14:paraId="2B3B2D38" w14:textId="77777777" w:rsidR="009C0F3D" w:rsidRPr="00A44C09" w:rsidRDefault="009C0F3D" w:rsidP="009C0F3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 w:val="22"/>
        </w:rPr>
      </w:pPr>
      <w:r w:rsidRPr="00A44C09">
        <w:rPr>
          <w:rFonts w:cs="Times New Roman"/>
          <w:noProof/>
          <w:sz w:val="22"/>
        </w:rPr>
        <w:t xml:space="preserve">Nadzifan, Andrian Maftuh, Farih Nazihullah, and . Syaifuddin . 2018. “Aplikasi Untuk Deteksi Adanya Spoof Pada Email.” </w:t>
      </w:r>
      <w:r w:rsidRPr="00A44C09">
        <w:rPr>
          <w:rFonts w:cs="Times New Roman"/>
          <w:i/>
          <w:iCs/>
          <w:noProof/>
          <w:sz w:val="22"/>
        </w:rPr>
        <w:t>Sistemasi</w:t>
      </w:r>
      <w:r w:rsidRPr="00A44C09">
        <w:rPr>
          <w:rFonts w:cs="Times New Roman"/>
          <w:noProof/>
          <w:sz w:val="22"/>
        </w:rPr>
        <w:t xml:space="preserve"> 7(3): 268.</w:t>
      </w:r>
    </w:p>
    <w:p w14:paraId="18428F18" w14:textId="77777777" w:rsidR="009C0F3D" w:rsidRPr="00A44C09" w:rsidRDefault="009C0F3D" w:rsidP="009C0F3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 w:val="22"/>
        </w:rPr>
      </w:pPr>
    </w:p>
    <w:p w14:paraId="4C7845B6" w14:textId="77777777" w:rsidR="009C0F3D" w:rsidRPr="00A44C09" w:rsidRDefault="009C0F3D" w:rsidP="009C0F3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 w:val="22"/>
        </w:rPr>
      </w:pPr>
      <w:r w:rsidRPr="00A44C09">
        <w:rPr>
          <w:rFonts w:cs="Times New Roman"/>
          <w:noProof/>
          <w:sz w:val="22"/>
        </w:rPr>
        <w:t>Nightingale, Stephen. 1945. “Email Authentication Mechanisms : NIST Technical Note 1945 Email Authentication Mechanisms : DMARC , SPF and DKIM.”</w:t>
      </w:r>
    </w:p>
    <w:p w14:paraId="3D174796" w14:textId="77777777" w:rsidR="009C0F3D" w:rsidRPr="00A44C09" w:rsidRDefault="009C0F3D" w:rsidP="009C0F3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 w:val="22"/>
        </w:rPr>
      </w:pPr>
    </w:p>
    <w:p w14:paraId="4122119F" w14:textId="77777777" w:rsidR="009C0F3D" w:rsidRPr="00A44C09" w:rsidRDefault="009C0F3D" w:rsidP="009C0F3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 w:val="22"/>
        </w:rPr>
      </w:pPr>
      <w:r w:rsidRPr="00A44C09">
        <w:rPr>
          <w:rFonts w:cs="Times New Roman"/>
          <w:noProof/>
          <w:sz w:val="22"/>
        </w:rPr>
        <w:t xml:space="preserve">Nurlina, Nurlina, and Irmayana Irmayana. 2015. “Studi Banding Spam-Assassin Mail Server Dengan Dan Tanpa Filter Di Sisi Mail Client.” </w:t>
      </w:r>
      <w:r w:rsidRPr="00A44C09">
        <w:rPr>
          <w:rFonts w:cs="Times New Roman"/>
          <w:i/>
          <w:iCs/>
          <w:noProof/>
          <w:sz w:val="22"/>
        </w:rPr>
        <w:t>Creative Information Technology Journal</w:t>
      </w:r>
      <w:r w:rsidRPr="00A44C09">
        <w:rPr>
          <w:rFonts w:cs="Times New Roman"/>
          <w:noProof/>
          <w:sz w:val="22"/>
        </w:rPr>
        <w:t xml:space="preserve"> 1(2): 77.</w:t>
      </w:r>
    </w:p>
    <w:p w14:paraId="530AC937" w14:textId="77777777" w:rsidR="009C0F3D" w:rsidRPr="00A44C09" w:rsidRDefault="009C0F3D" w:rsidP="009C0F3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 w:val="22"/>
        </w:rPr>
      </w:pPr>
    </w:p>
    <w:p w14:paraId="5FD6359E" w14:textId="77777777" w:rsidR="009C0F3D" w:rsidRPr="00A44C09" w:rsidRDefault="009C0F3D" w:rsidP="009C0F3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 w:val="22"/>
        </w:rPr>
      </w:pPr>
      <w:r w:rsidRPr="00A44C09">
        <w:rPr>
          <w:rFonts w:cs="Times New Roman"/>
          <w:noProof/>
          <w:sz w:val="22"/>
        </w:rPr>
        <w:t xml:space="preserve">Puspita, Okta, Dwi Anggorowati, M Teguh Kurniawan, and Umar Yunan K S H. 2015. “Desain Dan Analisa Infrastruktur Jaringan Wireless Di Pdii-Lipi Jakarta Dengan Menggunakan Metode Network Development Life Cycle ( Ndlc ) Design and Analysis of Infrastructure Wireless Network in Pdii-Lipi Jakarta Using Network Development Life Cycle ( Nd.” </w:t>
      </w:r>
      <w:r w:rsidRPr="00A44C09">
        <w:rPr>
          <w:rFonts w:cs="Times New Roman"/>
          <w:i/>
          <w:iCs/>
          <w:noProof/>
          <w:sz w:val="22"/>
        </w:rPr>
        <w:t>Telkom University</w:t>
      </w:r>
      <w:r w:rsidRPr="00A44C09">
        <w:rPr>
          <w:rFonts w:cs="Times New Roman"/>
          <w:noProof/>
          <w:sz w:val="22"/>
        </w:rPr>
        <w:t xml:space="preserve"> 2(2): 5811–19.</w:t>
      </w:r>
    </w:p>
    <w:p w14:paraId="37D3EB28" w14:textId="77777777" w:rsidR="009C0F3D" w:rsidRPr="00A44C09" w:rsidRDefault="009C0F3D" w:rsidP="009C0F3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 w:val="22"/>
        </w:rPr>
      </w:pPr>
    </w:p>
    <w:p w14:paraId="57F12191" w14:textId="77777777" w:rsidR="009C0F3D" w:rsidRPr="00A44C09" w:rsidRDefault="009C0F3D" w:rsidP="009C0F3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 w:val="22"/>
        </w:rPr>
      </w:pPr>
      <w:r w:rsidRPr="00A44C09">
        <w:rPr>
          <w:rFonts w:cs="Times New Roman"/>
          <w:noProof/>
          <w:sz w:val="22"/>
        </w:rPr>
        <w:t xml:space="preserve">Saputra, Andika, and Melwin Syafrizal. 2012. “Perancangan Dan Implementasi Mail Server Pada Cv. Sanjaya Anugerah Sejahtera (Isp Jogjaringan) Berbasis Open Source.” </w:t>
      </w:r>
      <w:r w:rsidRPr="00A44C09">
        <w:rPr>
          <w:rFonts w:cs="Times New Roman"/>
          <w:i/>
          <w:iCs/>
          <w:noProof/>
          <w:sz w:val="22"/>
        </w:rPr>
        <w:t>Data Manajemen dan Teknologi Informasi (DASI)</w:t>
      </w:r>
      <w:r w:rsidRPr="00A44C09">
        <w:rPr>
          <w:rFonts w:cs="Times New Roman"/>
          <w:noProof/>
          <w:sz w:val="22"/>
        </w:rPr>
        <w:t xml:space="preserve"> 13(2): 1.</w:t>
      </w:r>
    </w:p>
    <w:p w14:paraId="58A18ED1" w14:textId="77777777" w:rsidR="009C0F3D" w:rsidRPr="00A44C09" w:rsidRDefault="009C0F3D" w:rsidP="009C0F3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 w:val="22"/>
        </w:rPr>
      </w:pPr>
    </w:p>
    <w:p w14:paraId="48F0CB48" w14:textId="77777777" w:rsidR="009C0F3D" w:rsidRPr="00A44C09" w:rsidRDefault="009C0F3D" w:rsidP="009C0F3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 w:val="22"/>
        </w:rPr>
      </w:pPr>
      <w:r w:rsidRPr="00A44C09">
        <w:rPr>
          <w:rFonts w:cs="Times New Roman"/>
          <w:noProof/>
          <w:sz w:val="22"/>
        </w:rPr>
        <w:t xml:space="preserve">Sinsuw, A E. 2014. “Analisa Performansi Algoritma Routing Di Jaringan Komputer Unsrat.” </w:t>
      </w:r>
      <w:r w:rsidRPr="00A44C09">
        <w:rPr>
          <w:rFonts w:cs="Times New Roman"/>
          <w:i/>
          <w:iCs/>
          <w:noProof/>
          <w:sz w:val="22"/>
        </w:rPr>
        <w:t>Jurnal Teknik Elektro dan Komputer</w:t>
      </w:r>
      <w:r w:rsidRPr="00A44C09">
        <w:rPr>
          <w:rFonts w:cs="Times New Roman"/>
          <w:noProof/>
          <w:sz w:val="22"/>
        </w:rPr>
        <w:t xml:space="preserve"> 3(4): 28–39.</w:t>
      </w:r>
    </w:p>
    <w:p w14:paraId="58B35D73" w14:textId="77777777" w:rsidR="009C0F3D" w:rsidRPr="00A44C09" w:rsidRDefault="009C0F3D" w:rsidP="009C0F3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 w:val="22"/>
        </w:rPr>
      </w:pPr>
    </w:p>
    <w:p w14:paraId="7414EBE0" w14:textId="77777777" w:rsidR="009C0F3D" w:rsidRPr="00A44C09" w:rsidRDefault="009C0F3D" w:rsidP="009C0F3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 w:val="22"/>
        </w:rPr>
      </w:pPr>
      <w:r w:rsidRPr="00A44C09">
        <w:rPr>
          <w:rFonts w:cs="Times New Roman"/>
          <w:noProof/>
          <w:sz w:val="22"/>
        </w:rPr>
        <w:t xml:space="preserve">Suryana, Andri Lesmana, Reza El Akbar, and Nur Widiyasono. 2016. “Investigasi Email Spoofing Dengan Metode Digital Forensics Research Workshop (DFRWS).” </w:t>
      </w:r>
      <w:r w:rsidRPr="00A44C09">
        <w:rPr>
          <w:rFonts w:cs="Times New Roman"/>
          <w:i/>
          <w:iCs/>
          <w:noProof/>
          <w:sz w:val="22"/>
        </w:rPr>
        <w:t>Jurnal Edukasi dan Penelitian Informatika (JEPIN)</w:t>
      </w:r>
      <w:r w:rsidRPr="00A44C09">
        <w:rPr>
          <w:rFonts w:cs="Times New Roman"/>
          <w:noProof/>
          <w:sz w:val="22"/>
        </w:rPr>
        <w:t xml:space="preserve"> 2(2): 111–17.</w:t>
      </w:r>
    </w:p>
    <w:p w14:paraId="61A9EE2E" w14:textId="77777777" w:rsidR="009C0F3D" w:rsidRPr="00A44C09" w:rsidRDefault="009C0F3D" w:rsidP="009C0F3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 w:val="22"/>
        </w:rPr>
      </w:pPr>
    </w:p>
    <w:p w14:paraId="4F2333A6" w14:textId="77777777" w:rsidR="009C0F3D" w:rsidRPr="00A44C09" w:rsidRDefault="009C0F3D" w:rsidP="009C0F3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 w:val="22"/>
        </w:rPr>
      </w:pPr>
      <w:r w:rsidRPr="00A44C09">
        <w:rPr>
          <w:rFonts w:cs="Times New Roman"/>
          <w:noProof/>
          <w:sz w:val="22"/>
        </w:rPr>
        <w:t>Wahyu noer hidayat. 2010. 7 Theoretical and Applied Genetics “Membangun Mail Server Berbasis Linux Menggunakan Postfix Dengan Client Squirrelmail.” Yogyakarta. http://dx.doi.org/10.1016/j.tplants.2011.03.004%0Ahttp://dx.doi.org/10.1016/j.pbi.2010.01.004%0Ahttp://www.biomedcentral.com/1471-2156/12/42%0Ahttp://dx.doi.org/10.1016/j.biotechadv.2009.11.005%0Ahttp://www.sciencemag.org/content/323/5911/240.short%0Apape.</w:t>
      </w:r>
    </w:p>
    <w:p w14:paraId="14815873" w14:textId="77777777" w:rsidR="009C0F3D" w:rsidRPr="00A44C09" w:rsidRDefault="009C0F3D" w:rsidP="009C0F3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 w:val="22"/>
        </w:rPr>
      </w:pPr>
    </w:p>
    <w:p w14:paraId="412AF1E5" w14:textId="77777777" w:rsidR="009C0F3D" w:rsidRPr="00A44C09" w:rsidRDefault="009C0F3D" w:rsidP="009C0F3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="Times New Roman"/>
          <w:noProof/>
          <w:sz w:val="22"/>
          <w:szCs w:val="20"/>
        </w:rPr>
      </w:pPr>
      <w:r w:rsidRPr="00A44C09">
        <w:rPr>
          <w:rFonts w:cs="Times New Roman"/>
          <w:noProof/>
          <w:sz w:val="22"/>
        </w:rPr>
        <w:t xml:space="preserve">Zabar, Adzan Abdul, and Fahmi Novianto. 2015. “Keamanan Http Dan Https Berbasis Web Menggunakan Sistem Operasi Kali Linux.” </w:t>
      </w:r>
      <w:r w:rsidRPr="00A44C09">
        <w:rPr>
          <w:rFonts w:cs="Times New Roman"/>
          <w:i/>
          <w:iCs/>
          <w:noProof/>
          <w:sz w:val="22"/>
        </w:rPr>
        <w:t>Komputa : Jurnal Ilmiah Komputer dan Informatika</w:t>
      </w:r>
      <w:r w:rsidRPr="00A44C09">
        <w:rPr>
          <w:rFonts w:cs="Times New Roman"/>
          <w:noProof/>
          <w:sz w:val="22"/>
        </w:rPr>
        <w:t xml:space="preserve"> 4(2): 69–74.</w:t>
      </w:r>
    </w:p>
    <w:p w14:paraId="278EA7EC" w14:textId="77777777" w:rsidR="009C0F3D" w:rsidRPr="00A44C09" w:rsidRDefault="009C0F3D" w:rsidP="009C0F3D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cs="Times New Roman"/>
          <w:b/>
          <w:bCs/>
          <w:sz w:val="22"/>
          <w:szCs w:val="20"/>
        </w:rPr>
      </w:pPr>
      <w:r w:rsidRPr="00A44C09">
        <w:rPr>
          <w:rFonts w:cs="Times New Roman"/>
          <w:b/>
          <w:bCs/>
          <w:sz w:val="22"/>
          <w:szCs w:val="20"/>
        </w:rPr>
        <w:fldChar w:fldCharType="end"/>
      </w:r>
    </w:p>
    <w:p w14:paraId="26CCD863" w14:textId="77777777" w:rsidR="009C0F3D" w:rsidRPr="002348B0" w:rsidRDefault="009C0F3D" w:rsidP="009C0F3D">
      <w:pPr>
        <w:spacing w:line="240" w:lineRule="auto"/>
        <w:ind w:left="851" w:hanging="851"/>
        <w:jc w:val="both"/>
        <w:rPr>
          <w:rFonts w:cs="Times New Roman"/>
          <w:color w:val="000000"/>
          <w:lang w:val="id-ID"/>
        </w:rPr>
      </w:pPr>
      <w:r w:rsidRPr="00A44C09">
        <w:rPr>
          <w:rFonts w:cs="Times New Roman"/>
          <w:color w:val="000000"/>
          <w:sz w:val="22"/>
          <w:szCs w:val="20"/>
          <w:lang w:val="id-ID"/>
        </w:rPr>
        <w:t>Martinec, M. (2016), Internet. Amavisd-New. Diperoleh Juni 20, 2018, dari https://amavis.org/#intro</w:t>
      </w:r>
    </w:p>
    <w:p w14:paraId="4F75B34C" w14:textId="77777777" w:rsidR="00A66BED" w:rsidRPr="009C0F3D" w:rsidRDefault="00A66BED" w:rsidP="009C0F3D"/>
    <w:sectPr w:rsidR="00A66BED" w:rsidRPr="009C0F3D" w:rsidSect="009C0F3D">
      <w:headerReference w:type="even" r:id="rId6"/>
      <w:headerReference w:type="default" r:id="rId7"/>
      <w:footerReference w:type="even" r:id="rId8"/>
      <w:footerReference w:type="default" r:id="rId9"/>
      <w:headerReference w:type="first" r:id="rId10"/>
      <w:footerReference w:type="first" r:id="rId11"/>
      <w:pgSz w:w="11906" w:h="16838" w:code="9"/>
      <w:pgMar w:top="2268" w:right="1701" w:bottom="1701" w:left="226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502BE95" w14:textId="77777777" w:rsidR="00015844" w:rsidRDefault="00015844" w:rsidP="00687366">
      <w:pPr>
        <w:spacing w:after="0" w:line="240" w:lineRule="auto"/>
      </w:pPr>
      <w:r>
        <w:separator/>
      </w:r>
    </w:p>
  </w:endnote>
  <w:endnote w:type="continuationSeparator" w:id="0">
    <w:p w14:paraId="15D29141" w14:textId="77777777" w:rsidR="00015844" w:rsidRDefault="00015844" w:rsidP="0068736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D3730E9" w14:textId="77777777" w:rsidR="00687366" w:rsidRDefault="00687366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483C644" w14:textId="77777777" w:rsidR="00687366" w:rsidRDefault="00687366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968F4B8" w14:textId="77777777" w:rsidR="00687366" w:rsidRDefault="0068736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E2F93F6" w14:textId="77777777" w:rsidR="00015844" w:rsidRDefault="00015844" w:rsidP="00687366">
      <w:pPr>
        <w:spacing w:after="0" w:line="240" w:lineRule="auto"/>
      </w:pPr>
      <w:r>
        <w:separator/>
      </w:r>
    </w:p>
  </w:footnote>
  <w:footnote w:type="continuationSeparator" w:id="0">
    <w:p w14:paraId="3F772ED3" w14:textId="77777777" w:rsidR="00015844" w:rsidRDefault="00015844" w:rsidP="0068736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88F6A8D" w14:textId="3CAB2639" w:rsidR="00687366" w:rsidRDefault="00687366">
    <w:pPr>
      <w:pStyle w:val="Header"/>
    </w:pPr>
    <w:r>
      <w:rPr>
        <w:noProof/>
      </w:rPr>
      <w:pict w14:anchorId="0CE62EA7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79983157" o:spid="_x0000_s2050" type="#_x0000_t75" style="position:absolute;margin-left:0;margin-top:0;width:396.7pt;height:390.2pt;z-index:-251657216;mso-position-horizontal:center;mso-position-horizontal-relative:margin;mso-position-vertical:center;mso-position-vertical-relative:margin" o:allowincell="f">
          <v:imagedata r:id="rId1" o:title="logo-ubg" gain="19661f" blacklevel="22938f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F15DC8C" w14:textId="75987D41" w:rsidR="00687366" w:rsidRDefault="00687366">
    <w:pPr>
      <w:pStyle w:val="Header"/>
    </w:pPr>
    <w:r>
      <w:rPr>
        <w:noProof/>
      </w:rPr>
      <w:pict w14:anchorId="760A167A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79983158" o:spid="_x0000_s2051" type="#_x0000_t75" style="position:absolute;margin-left:0;margin-top:0;width:396.7pt;height:390.2pt;z-index:-251656192;mso-position-horizontal:center;mso-position-horizontal-relative:margin;mso-position-vertical:center;mso-position-vertical-relative:margin" o:allowincell="f">
          <v:imagedata r:id="rId1" o:title="logo-ubg" gain="19661f" blacklevel="22938f"/>
        </v:shape>
      </w:pic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2189F56" w14:textId="6A80E42C" w:rsidR="00687366" w:rsidRDefault="00687366">
    <w:pPr>
      <w:pStyle w:val="Header"/>
    </w:pPr>
    <w:r>
      <w:rPr>
        <w:noProof/>
      </w:rPr>
      <w:pict w14:anchorId="6DBE6810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79983156" o:spid="_x0000_s2049" type="#_x0000_t75" style="position:absolute;margin-left:0;margin-top:0;width:396.7pt;height:390.2pt;z-index:-251658240;mso-position-horizontal:center;mso-position-horizontal-relative:margin;mso-position-vertical:center;mso-position-vertical-relative:margin" o:allowincell="f">
          <v:imagedata r:id="rId1" o:title="logo-ubg" gain="19661f" blacklevel="22938f"/>
        </v:shape>
      </w:pic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6"/>
  <w:displayBackgroundShape/>
  <w:proofState w:spelling="clean" w:grammar="clean"/>
  <w:defaultTabStop w:val="720"/>
  <w:characterSpacingControl w:val="doNotCompress"/>
  <w:hdrShapeDefaults>
    <o:shapedefaults v:ext="edit" spidmax="2052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C0F3D"/>
    <w:rsid w:val="00015844"/>
    <w:rsid w:val="005C10CC"/>
    <w:rsid w:val="005F1159"/>
    <w:rsid w:val="00687366"/>
    <w:rsid w:val="007C0653"/>
    <w:rsid w:val="009C0F3D"/>
    <w:rsid w:val="00A66BED"/>
    <w:rsid w:val="00AE3DC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2"/>
    <o:shapelayout v:ext="edit">
      <o:idmap v:ext="edit" data="1"/>
    </o:shapelayout>
  </w:shapeDefaults>
  <w:decimalSymbol w:val=","/>
  <w:listSeparator w:val=";"/>
  <w14:docId w14:val="60F5482C"/>
  <w15:chartTrackingRefBased/>
  <w15:docId w15:val="{EA9BDF01-DD5F-46D1-B3B7-7F16DFC1232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9C0F3D"/>
    <w:rPr>
      <w:rFonts w:ascii="Times New Roman" w:hAnsi="Times New Roman"/>
      <w:sz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68736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87366"/>
    <w:rPr>
      <w:rFonts w:ascii="Times New Roman" w:hAnsi="Times New Roman"/>
      <w:sz w:val="24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68736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87366"/>
    <w:rPr>
      <w:rFonts w:ascii="Times New Roman" w:hAnsi="Times New Roman"/>
      <w:sz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footer" Target="footer3.xml"/><Relationship Id="rId5" Type="http://schemas.openxmlformats.org/officeDocument/2006/relationships/endnotes" Target="endnotes.xml"/><Relationship Id="rId10" Type="http://schemas.openxmlformats.org/officeDocument/2006/relationships/header" Target="header3.xml"/><Relationship Id="rId4" Type="http://schemas.openxmlformats.org/officeDocument/2006/relationships/footnotes" Target="footnotes.xml"/><Relationship Id="rId9" Type="http://schemas.openxmlformats.org/officeDocument/2006/relationships/footer" Target="foot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671</Words>
  <Characters>3829</Characters>
  <Application>Microsoft Office Word</Application>
  <DocSecurity>0</DocSecurity>
  <Lines>31</Lines>
  <Paragraphs>8</Paragraphs>
  <ScaleCrop>false</ScaleCrop>
  <Company/>
  <LinksUpToDate>false</LinksUpToDate>
  <CharactersWithSpaces>44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udi Kurniawan</dc:creator>
  <cp:keywords/>
  <dc:description/>
  <cp:lastModifiedBy>Rudi Kurniawan</cp:lastModifiedBy>
  <cp:revision>2</cp:revision>
  <cp:lastPrinted>2021-08-17T09:52:00Z</cp:lastPrinted>
  <dcterms:created xsi:type="dcterms:W3CDTF">2021-08-17T07:35:00Z</dcterms:created>
  <dcterms:modified xsi:type="dcterms:W3CDTF">2021-08-17T09:52:00Z</dcterms:modified>
</cp:coreProperties>
</file>